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C59" w:rsidRDefault="00FA157F" w:rsidP="00FA157F">
      <w:bookmarkStart w:id="0" w:name="_GoBack"/>
      <w:r>
        <w:tab/>
        <w:t xml:space="preserve">Discovering the determinants of outer membrane protein insertion is a task of basic scientific interest and technological value. It is an investigation with potential for insight both into the molecular mechanisms of bacterial function, and into the chemistry of biological membranes. The technological value comes from the prospect of </w:t>
      </w:r>
      <w:r w:rsidR="00FF56C7">
        <w:t xml:space="preserve">designing mutants of soluble proteins that will insert into membranes. </w:t>
      </w:r>
      <w:r w:rsidR="00323277">
        <w:t>Outer membrane proteins</w:t>
      </w:r>
      <w:r w:rsidR="00990749">
        <w:t xml:space="preserve"> have a β-barrel fold</w:t>
      </w:r>
      <w:r w:rsidR="00955ABC">
        <w:t xml:space="preserve"> that is similar to that of many soluble proteins, most importantly GFP. </w:t>
      </w:r>
      <w:r w:rsidR="00795CF4">
        <w:t xml:space="preserve">If the determinants of </w:t>
      </w:r>
      <w:r w:rsidR="000321D8">
        <w:t xml:space="preserve">outer membrane protein insertion were fully understood, </w:t>
      </w:r>
      <w:r w:rsidR="001C03D2">
        <w:t xml:space="preserve">it may be possible to </w:t>
      </w:r>
      <w:r w:rsidR="009C7217">
        <w:t xml:space="preserve">design a mutant </w:t>
      </w:r>
      <w:r w:rsidR="0094676B">
        <w:t xml:space="preserve">GFP </w:t>
      </w:r>
      <w:r w:rsidR="00904DD7">
        <w:t>along the same principles</w:t>
      </w:r>
      <w:r w:rsidR="00B934B4">
        <w:t xml:space="preserve"> </w:t>
      </w:r>
      <w:r w:rsidR="0094676B">
        <w:t>that would insert into membranes</w:t>
      </w:r>
      <w:r w:rsidR="005D00D0">
        <w:t>, which would have</w:t>
      </w:r>
      <w:r w:rsidR="006307EC">
        <w:t xml:space="preserve"> important applications as a voltage sensor in </w:t>
      </w:r>
      <w:r w:rsidR="006F7F34">
        <w:t xml:space="preserve">neuroscience experiments </w:t>
      </w:r>
      <w:r w:rsidR="00625062">
        <w:fldChar w:fldCharType="begin"/>
      </w:r>
      <w:r w:rsidR="00625062">
        <w:instrText xml:space="preserve"> ADDIN ZOTERO_ITEM CSL_CITATION {"citationID":"j12ugdkkg","properties":{"formattedCitation":"(Blunck et al., 2005)","plainCitation":"(Blunck et al., 2005)"},"citationItems":[{"id":3,"uris":["http://zotero.org/users/local/xPq7q79Q/items/TA3AMKSG"],"uri":["http://zotero.org/users/local/xPq7q79Q/items/TA3AMKSG"],"itemData":{"id":3,"type":"article-journal","title":"Nano to Micro — Fluorescence Measurements of Electric Fields in Molecules and Genetically Specified Neurons","container-title":"The Journal of Membrane Biology","page":"91-102","volume":"208","issue":"2","source":"link.springer.com","abstract":"Our central nervous system is based on the generation and propagation of electrical signals along the neuronal pathways. These variations of the membrane potential are arranged by the concerted action of ion channels in the neuronal membrane. Therefore, the exact measurement of the electric field in the central nervous system is the focus of intensive investigation. While electrophysiological methods provide exact measurements on the single-cell or single-molecule level with high temporal resolution, they are limited in their spatial resolution ranging from a few single cells to a single molecule. To thoroughly understand how the voltage-dependent ion channels sense the membrane potential and are precisely gated by it, the electric field within the protein has to be investigated. Likewise, the propagation of electrical impulses in a network of neurons involves a large number of cells, which have to be monitored simultaneously. For these endeavors, optical methods have proven to be useful due to their scalability, temporal and spatial resolution. Here, we will summarize the properties of the optical probes that we used to determine the electrical field strength within voltage-sensitive ion channels and discuss the hybrid approach to detect membrane potential changes in genetically specified neurons in terms of design, limitations and future developments.","DOI":"10.1007/s00232-005-0822-z","ISSN":"0022-2631, 1432-1424","journalAbbreviation":"J Membrane Biol","language":"en","author":[{"family":"Blunck","given":"R."},{"family":"Chanda","given":"B."},{"family":"Bezanilla","given":"F."}],"issued":{"date-parts":[[2005,11,1]]},"accessed":{"date-parts":[[2012,12,12]]}}}],"schema":"https://github.com/citation-style-language/schema/raw/master/csl-citation.json"} </w:instrText>
      </w:r>
      <w:r w:rsidR="00625062">
        <w:fldChar w:fldCharType="separate"/>
      </w:r>
      <w:r w:rsidR="00625062" w:rsidRPr="00625062">
        <w:rPr>
          <w:rFonts w:ascii="Calibri" w:hAnsi="Calibri"/>
        </w:rPr>
        <w:t>(</w:t>
      </w:r>
      <w:proofErr w:type="spellStart"/>
      <w:r w:rsidR="00625062" w:rsidRPr="00625062">
        <w:rPr>
          <w:rFonts w:ascii="Calibri" w:hAnsi="Calibri"/>
        </w:rPr>
        <w:t>Blunck</w:t>
      </w:r>
      <w:proofErr w:type="spellEnd"/>
      <w:r w:rsidR="00625062" w:rsidRPr="00625062">
        <w:rPr>
          <w:rFonts w:ascii="Calibri" w:hAnsi="Calibri"/>
        </w:rPr>
        <w:t xml:space="preserve"> et al., 2005)</w:t>
      </w:r>
      <w:r w:rsidR="00625062">
        <w:fldChar w:fldCharType="end"/>
      </w:r>
      <w:r w:rsidR="00625062">
        <w:t>.</w:t>
      </w:r>
    </w:p>
    <w:p w:rsidR="00625062" w:rsidRDefault="00E35A61" w:rsidP="00FA157F">
      <w:pPr>
        <w:rPr>
          <w:rFonts w:eastAsiaTheme="minorEastAsia"/>
        </w:rPr>
      </w:pPr>
      <w:r>
        <w:tab/>
      </w:r>
      <w:r w:rsidR="004E5F9A">
        <w:t xml:space="preserve">Outer membrane proteins (OMPs) are insoluble in water, and if unfolded can spontaneously refold and insert into vesicles </w:t>
      </w:r>
      <w:r w:rsidR="004E5F9A">
        <w:fldChar w:fldCharType="begin"/>
      </w:r>
      <w:r w:rsidR="004E5F9A">
        <w:instrText xml:space="preserve"> ADDIN ZOTERO_ITEM CSL_CITATION {"citationID":"128askqfq6","properties":{"formattedCitation":"{\\rtf (Surrey and J\\uc0\\u228{}hnig, 1992)}","plainCitation":"(Surrey and Jähnig, 1992)"},"citationItems":[{"id":6,"uris":["http://zotero.org/users/local/xPq7q79Q/items/T42ATQVW"],"uri":["http://zotero.org/users/local/xPq7q79Q/items/T42ATQVW"],"itemData":{"id":6,"type":"article-journal","title":"Refolding and oriented insertion of a membrane protein into a lipid bilayer.","container-title":"Proceedings of the National Academy of Sciences","page":"7457-7461","volume":"89","issue":"16","source":"www.pnas.org","abstract":"We have studied the refolding and membrane insertion of the outer membrane protein OmpA of Escherichia coli. The protein was extracted from its native membrane by sonication in the presence of urea and dissolved in the urea/water mixture in unfolded form. In this form it was purified. Upon addition of preformed lipid vesicles, the protein spontaneously refolded and inserted into the vesicle membranes. The vesicles had to be small and the lipids had to be in the fluid state. The insertion occurred in an oriented manner.","DOI":"10.1073/pnas.89.16.7457","ISSN":"0027-8424, 1091-6490","journalAbbreviation":"PNAS","language":"en","author":[{"family":"Surrey","given":"T."},{"family":"Jähnig","given":"F."}],"issued":{"date-parts":[[1992,8,15]]},"accessed":{"date-parts":[[2012,12,12]]}}}],"schema":"https://github.com/citation-style-language/schema/raw/master/csl-citation.json"} </w:instrText>
      </w:r>
      <w:r w:rsidR="004E5F9A">
        <w:fldChar w:fldCharType="separate"/>
      </w:r>
      <w:r w:rsidR="004E5F9A" w:rsidRPr="004E5F9A">
        <w:rPr>
          <w:rFonts w:ascii="Calibri" w:hAnsi="Calibri" w:cs="Times New Roman"/>
          <w:szCs w:val="24"/>
        </w:rPr>
        <w:t xml:space="preserve">(Surrey and </w:t>
      </w:r>
      <w:proofErr w:type="spellStart"/>
      <w:r w:rsidR="004E5F9A" w:rsidRPr="004E5F9A">
        <w:rPr>
          <w:rFonts w:ascii="Calibri" w:hAnsi="Calibri" w:cs="Times New Roman"/>
          <w:szCs w:val="24"/>
        </w:rPr>
        <w:t>Jähnig</w:t>
      </w:r>
      <w:proofErr w:type="spellEnd"/>
      <w:r w:rsidR="004E5F9A" w:rsidRPr="004E5F9A">
        <w:rPr>
          <w:rFonts w:ascii="Calibri" w:hAnsi="Calibri" w:cs="Times New Roman"/>
          <w:szCs w:val="24"/>
        </w:rPr>
        <w:t>, 1992)</w:t>
      </w:r>
      <w:r w:rsidR="004E5F9A">
        <w:fldChar w:fldCharType="end"/>
      </w:r>
      <w:r w:rsidR="004E5F9A">
        <w:t xml:space="preserve">. </w:t>
      </w:r>
      <w:r w:rsidR="00351AAB">
        <w:t xml:space="preserve">Together this suggests </w:t>
      </w:r>
      <w:r w:rsidR="0096457B">
        <w:t xml:space="preserve">that at equilibrium, OMPs are in membranes, rather than </w:t>
      </w:r>
      <w:r w:rsidR="00BE2923">
        <w:t xml:space="preserve">being forced in and </w:t>
      </w:r>
      <w:r w:rsidR="0096457B">
        <w:t xml:space="preserve">held there by some kinetic barrier. It is likely, then, that negative </w:t>
      </w:r>
      <m:oMath>
        <m:r>
          <m:rPr>
            <m:sty m:val="p"/>
          </m:rPr>
          <w:rPr>
            <w:rFonts w:ascii="Cambria Math" w:hAnsi="Cambria Math"/>
          </w:rPr>
          <m:t>Δ</m:t>
        </m:r>
        <m:r>
          <w:rPr>
            <w:rFonts w:ascii="Cambria Math" w:hAnsi="Cambria Math"/>
          </w:rPr>
          <m:t>G</m:t>
        </m:r>
      </m:oMath>
      <w:r w:rsidR="0096457B">
        <w:rPr>
          <w:rFonts w:eastAsiaTheme="minorEastAsia"/>
        </w:rPr>
        <w:t xml:space="preserve"> of folding is a necessary condition of insertion.</w:t>
      </w:r>
    </w:p>
    <w:p w:rsidR="00B67E4C" w:rsidRDefault="00B67E4C" w:rsidP="00B67E4C">
      <w:pPr>
        <w:rPr>
          <w:rFonts w:eastAsiaTheme="minorEastAsia"/>
        </w:rPr>
      </w:pPr>
      <w:r>
        <w:rPr>
          <w:rFonts w:eastAsiaTheme="minorEastAsia"/>
        </w:rPr>
        <w:tab/>
        <w:t xml:space="preserve">Under the hypothesis tha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for a whole OMP is a sum of contributions from solvent-exposed residues on its surface, the problem of estimating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for an arbitrary OMP becomes the problem of finding free energies of transfer for individual amino acids. Once this is achieved, the calculation of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is as simple as summing the transfer energies. There have been three broad categories of approaches to this problem.</w:t>
      </w:r>
    </w:p>
    <w:p w:rsidR="00195E45" w:rsidRDefault="00195E45" w:rsidP="00195E45">
      <w:pPr>
        <w:rPr>
          <w:rFonts w:eastAsiaTheme="minorEastAsia"/>
        </w:rPr>
      </w:pPr>
      <w:r>
        <w:rPr>
          <w:rFonts w:eastAsiaTheme="minorEastAsia"/>
        </w:rPr>
        <w:tab/>
        <w:t xml:space="preserve">One is experimental.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Pr>
          <w:rFonts w:eastAsiaTheme="minorEastAsia"/>
        </w:rPr>
        <w:t xml:space="preserve">'s for each amino acid have been derived through a mutation study </w:t>
      </w:r>
      <w:r>
        <w:rPr>
          <w:rFonts w:eastAsiaTheme="minorEastAsia"/>
        </w:rPr>
        <w:fldChar w:fldCharType="begin"/>
      </w:r>
      <w:r>
        <w:rPr>
          <w:rFonts w:eastAsiaTheme="minorEastAsia"/>
        </w:rPr>
        <w:instrText xml:space="preserve"> ADDIN ZOTERO_ITEM CSL_CITATION {"citationID":"poge6ef7l","properties":{"formattedCitation":"(Moon and Fleming, 2011)","plainCitation":"(Moon and Fleming, 2011)"},"citationItems":[{"id":9,"uris":["http://zotero.org/users/local/xPq7q79Q/items/SB52G6NQ"],"uri":["http://zotero.org/users/local/xPq7q79Q/items/SB52G6NQ"],"itemData":{"id":9,"type":"article-journal","title":"Side-chain hydrophobicity scale derived from transmembrane protein folding into lipid bilayers","container-title":"Proceedings of the National Academy of Sciences","page":"10174-10177","volume":"108","issue":"25","source":"www.pnas.org","abstract":"The transfer free energies of the twenty natural amino acid side chains from water to phospholipid bilayers make a major contribution to the assembly and function of membrane proteins. Measurements of those transfer free energies will facilitate the identification of membrane protein sequences and aid in the understanding of how proteins interact with membranes during key biological events. We report the first water-to-bilayer transfer free energy scale (i.e., a “hydrophobicity scale”) for the twenty natural amino acid side chains measured in the context of a native transmembrane protein and a phospholipid bilayer. Our measurements reveal parity for apolar side-chain contributions between soluble and membrane proteins and further demonstrate that an arginine side-chain placed near the middle of a lipid bilayer is accommodated with much less energetic cost than predicted by molecular dynamics simulations.","DOI":"10.1073/pnas.1103979108","ISSN":"0027-8424, 1091-6490","journalAbbreviation":"PNAS","language":"en","author":[{"family":"Moon","given":"C. Preston"},{"family":"Fleming","given":"Karen G."}],"issued":{"date-parts":[[2011,6,21]]},"accessed":{"date-parts":[[2012,12,13]]}}}],"schema":"https://github.com/citation-style-language/schema/raw/master/csl-citation.json"} </w:instrText>
      </w:r>
      <w:r>
        <w:rPr>
          <w:rFonts w:eastAsiaTheme="minorEastAsia"/>
        </w:rPr>
        <w:fldChar w:fldCharType="separate"/>
      </w:r>
      <w:r w:rsidRPr="0013186F">
        <w:rPr>
          <w:rFonts w:ascii="Calibri" w:hAnsi="Calibri"/>
        </w:rPr>
        <w:t>(Moon and Fleming, 2011)</w:t>
      </w:r>
      <w:r>
        <w:rPr>
          <w:rFonts w:eastAsiaTheme="minorEastAsia"/>
        </w:rPr>
        <w:fldChar w:fldCharType="end"/>
      </w:r>
      <w:r>
        <w:rPr>
          <w:rFonts w:eastAsiaTheme="minorEastAsia"/>
        </w:rPr>
        <w:t xml:space="preserve">. Another </w:t>
      </w:r>
      <w:r w:rsidR="00E11FB5">
        <w:rPr>
          <w:rFonts w:eastAsiaTheme="minorEastAsia"/>
        </w:rPr>
        <w:t xml:space="preserve">approach </w:t>
      </w:r>
      <w:r>
        <w:rPr>
          <w:rFonts w:eastAsiaTheme="minorEastAsia"/>
        </w:rPr>
        <w:t xml:space="preserve">is through simulation. Molecular dynamics simulations have been used to deri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Pr>
          <w:rFonts w:eastAsiaTheme="minorEastAsia"/>
        </w:rPr>
        <w:t xml:space="preserve">'s which are very close to those estimated from experiment </w:t>
      </w:r>
      <w:r>
        <w:rPr>
          <w:rFonts w:eastAsiaTheme="minorEastAsia"/>
        </w:rPr>
        <w:fldChar w:fldCharType="begin"/>
      </w:r>
      <w:r>
        <w:rPr>
          <w:rFonts w:eastAsiaTheme="minorEastAsia"/>
        </w:rPr>
        <w:instrText xml:space="preserve"> ADDIN ZOTERO_ITEM CSL_CITATION {"citationID":"u7fr6vaon","properties":{"formattedCitation":"(Gumbart and Roux, 2012)","plainCitation":"(Gumbart and Roux, 2012)"},"citationItems":[{"id":12,"uris":["http://zotero.org/users/local/xPq7q79Q/items/KKGXT44K"],"uri":["http://zotero.org/users/local/xPq7q79Q/items/KKGXT44K"],"itemData":{"id":12,"type":"article-journal","title":"Determination of Membrane-Insertion Free Energies by Molecular Dynamics Simulations","container-title":"Biophysical Journal","page":"795-801","volume":"102","issue":"4","source":"ScienceDirect","abstract":"The accurate prediction of membrane-insertion probability for arbitrary protein sequences is a critical challenge to identifying membrane proteins and determining their folded structures. Although algorithms based on sequence statistics have had moderate success, a complete understanding of the energetic factors that drive the insertion of membrane proteins is essential to thoroughly meeting this challenge. In the last few years, numerous attempts to define a free-energy scale for amino-acid insertion have been made, yet disagreement between most experimental and theoretical scales persists. However, for a recently resolved water-to-bilayer scale, it is found that molecular dynamics simulations that carefully mimic the conditions of the experiment can reproduce experimental free energies, even when using the same force field as previous computational studies that were cited as evidence of this disagreement. Therefore, it is suggested that experimental and simulation-based scales can both be accurate and that discrepancies stem from disparities in the microscopic processes being considered rather than methodological errors. Furthermore, these disparities make the development of a single universally applicable membrane-insertion free energy scale difficult.","DOI":"10.1016/j.bpj.2012.01.021","ISSN":"0006-3495","journalAbbreviation":"Biophysical Journal","author":[{"family":"Gumbart","given":"James"},{"family":"Roux","given":"Benoît"}],"issued":{"date-parts":[["2012",2,22]]},"accessed":{"date-parts":[[2012,12,13]]}}}],"schema":"https://github.com/citation-style-language/schema/raw/master/csl-citation.json"} </w:instrText>
      </w:r>
      <w:r>
        <w:rPr>
          <w:rFonts w:eastAsiaTheme="minorEastAsia"/>
        </w:rPr>
        <w:fldChar w:fldCharType="separate"/>
      </w:r>
      <w:r w:rsidRPr="00DD7D80">
        <w:rPr>
          <w:rFonts w:ascii="Calibri" w:hAnsi="Calibri"/>
        </w:rPr>
        <w:t>(</w:t>
      </w:r>
      <w:proofErr w:type="spellStart"/>
      <w:r w:rsidRPr="00DD7D80">
        <w:rPr>
          <w:rFonts w:ascii="Calibri" w:hAnsi="Calibri"/>
        </w:rPr>
        <w:t>Gumbart</w:t>
      </w:r>
      <w:proofErr w:type="spellEnd"/>
      <w:r w:rsidRPr="00DD7D80">
        <w:rPr>
          <w:rFonts w:ascii="Calibri" w:hAnsi="Calibri"/>
        </w:rPr>
        <w:t xml:space="preserve"> and Roux, 2012)</w:t>
      </w:r>
      <w:r>
        <w:rPr>
          <w:rFonts w:eastAsiaTheme="minorEastAsia"/>
        </w:rPr>
        <w:fldChar w:fldCharType="end"/>
      </w:r>
      <w:r>
        <w:rPr>
          <w:rFonts w:eastAsiaTheme="minorEastAsia"/>
        </w:rPr>
        <w:t>.</w:t>
      </w:r>
    </w:p>
    <w:bookmarkEnd w:id="0"/>
    <w:p w:rsidR="005F14DF" w:rsidRPr="005A2A19" w:rsidRDefault="00181B63" w:rsidP="00195E45">
      <w:pPr>
        <w:rPr>
          <w:rFonts w:eastAsiaTheme="minorEastAsia"/>
        </w:rPr>
      </w:pPr>
      <w:r>
        <w:rPr>
          <w:rFonts w:eastAsiaTheme="minorEastAsia"/>
        </w:rPr>
        <w:tab/>
        <w:t xml:space="preserve">This study is concerned with the development of the knowledge-based approach to the problem. </w:t>
      </w:r>
      <w:r w:rsidR="006C5C0A">
        <w:rPr>
          <w:rFonts w:eastAsiaTheme="minorEastAsia"/>
        </w:rPr>
        <w:t>In a knowledge-based</w:t>
      </w:r>
      <w:r w:rsidR="00C27BC6">
        <w:rPr>
          <w:rFonts w:eastAsiaTheme="minorEastAsia"/>
        </w:rPr>
        <w:t xml:space="preserve"> approach</w:t>
      </w:r>
      <w:r w:rsidR="00CF2780">
        <w:rPr>
          <w:rFonts w:eastAsiaTheme="minorEastAsia"/>
        </w:rPr>
        <w:t xml:space="preserve"> one desires to know the </w:t>
      </w:r>
      <w:r w:rsidR="00CF2780">
        <w:rPr>
          <w:rFonts w:eastAsiaTheme="minorEastAsia"/>
          <w:i/>
        </w:rPr>
        <w:t>energy</w:t>
      </w:r>
      <w:r w:rsidR="00CF2780">
        <w:rPr>
          <w:rFonts w:eastAsiaTheme="minorEastAsia"/>
        </w:rPr>
        <w:t xml:space="preserve"> of a particular state; and, from a structure database, one knows the </w:t>
      </w:r>
      <w:r w:rsidR="00CF2780">
        <w:rPr>
          <w:rFonts w:eastAsiaTheme="minorEastAsia"/>
          <w:i/>
        </w:rPr>
        <w:t>frequency</w:t>
      </w:r>
      <w:r w:rsidR="00CF2780">
        <w:rPr>
          <w:rFonts w:eastAsiaTheme="minorEastAsia"/>
        </w:rPr>
        <w:t xml:space="preserve"> of that state. </w:t>
      </w:r>
      <w:r w:rsidR="00E3656D">
        <w:rPr>
          <w:rFonts w:eastAsiaTheme="minorEastAsia"/>
        </w:rPr>
        <w:t xml:space="preserve">Some relation </w:t>
      </w:r>
      <w:r w:rsidR="00A26E4B">
        <w:rPr>
          <w:rFonts w:eastAsiaTheme="minorEastAsia"/>
        </w:rPr>
        <w:t xml:space="preserve">between the two </w:t>
      </w:r>
      <w:r w:rsidR="00792EDC">
        <w:rPr>
          <w:rFonts w:eastAsiaTheme="minorEastAsia"/>
        </w:rPr>
        <w:t xml:space="preserve">is used to </w:t>
      </w:r>
      <w:r w:rsidR="00F771F3">
        <w:rPr>
          <w:rFonts w:eastAsiaTheme="minorEastAsia"/>
        </w:rPr>
        <w:t>deduce th</w:t>
      </w:r>
      <w:r w:rsidR="005A2A19">
        <w:rPr>
          <w:rFonts w:eastAsiaTheme="minorEastAsia"/>
        </w:rPr>
        <w:t xml:space="preserve">e energies from the frequencies, and the resulting energy function is called a </w:t>
      </w:r>
      <w:r w:rsidR="005A2A19">
        <w:rPr>
          <w:rFonts w:eastAsiaTheme="minorEastAsia"/>
          <w:i/>
        </w:rPr>
        <w:t>knowledge-based potential</w:t>
      </w:r>
      <w:r w:rsidR="005A2A19">
        <w:rPr>
          <w:rFonts w:eastAsiaTheme="minorEastAsia"/>
        </w:rPr>
        <w:t xml:space="preserve">. </w:t>
      </w:r>
      <w:r w:rsidR="00F771F3">
        <w:rPr>
          <w:rFonts w:eastAsiaTheme="minorEastAsia"/>
        </w:rPr>
        <w:t xml:space="preserve"> </w:t>
      </w:r>
      <w:r w:rsidR="005A2A19">
        <w:rPr>
          <w:rFonts w:eastAsiaTheme="minorEastAsia"/>
        </w:rPr>
        <w:t>This study continues development of the E</w:t>
      </w:r>
      <w:r w:rsidR="005A2A19">
        <w:rPr>
          <w:rFonts w:eastAsiaTheme="minorEastAsia"/>
          <w:vertAlign w:val="subscript"/>
        </w:rPr>
        <w:t>z</w:t>
      </w:r>
    </w:p>
    <w:sectPr w:rsidR="005F14DF" w:rsidRPr="005A2A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57F"/>
    <w:rsid w:val="000321D8"/>
    <w:rsid w:val="000A631E"/>
    <w:rsid w:val="000D45FA"/>
    <w:rsid w:val="00181B63"/>
    <w:rsid w:val="00195E45"/>
    <w:rsid w:val="001C03D2"/>
    <w:rsid w:val="002020AC"/>
    <w:rsid w:val="00251E48"/>
    <w:rsid w:val="002B426D"/>
    <w:rsid w:val="00323277"/>
    <w:rsid w:val="00336CED"/>
    <w:rsid w:val="00351AAB"/>
    <w:rsid w:val="004E0C59"/>
    <w:rsid w:val="004E5F9A"/>
    <w:rsid w:val="0053281D"/>
    <w:rsid w:val="005A2A19"/>
    <w:rsid w:val="005D00D0"/>
    <w:rsid w:val="005F14DF"/>
    <w:rsid w:val="00610580"/>
    <w:rsid w:val="00625062"/>
    <w:rsid w:val="006307EC"/>
    <w:rsid w:val="006C5C0A"/>
    <w:rsid w:val="006D1A00"/>
    <w:rsid w:val="006F7F34"/>
    <w:rsid w:val="00725AD4"/>
    <w:rsid w:val="00792EDC"/>
    <w:rsid w:val="00795CF4"/>
    <w:rsid w:val="00904DD7"/>
    <w:rsid w:val="0094676B"/>
    <w:rsid w:val="00955ABC"/>
    <w:rsid w:val="0096457B"/>
    <w:rsid w:val="00990749"/>
    <w:rsid w:val="009B0615"/>
    <w:rsid w:val="009C7217"/>
    <w:rsid w:val="00A26E4B"/>
    <w:rsid w:val="00AB18A7"/>
    <w:rsid w:val="00AF55DC"/>
    <w:rsid w:val="00AF67F2"/>
    <w:rsid w:val="00B34154"/>
    <w:rsid w:val="00B67E4C"/>
    <w:rsid w:val="00B722F6"/>
    <w:rsid w:val="00B934B4"/>
    <w:rsid w:val="00BE2923"/>
    <w:rsid w:val="00C12878"/>
    <w:rsid w:val="00C27BC6"/>
    <w:rsid w:val="00C93646"/>
    <w:rsid w:val="00CF2780"/>
    <w:rsid w:val="00CF4C8C"/>
    <w:rsid w:val="00DB5D67"/>
    <w:rsid w:val="00E11FB5"/>
    <w:rsid w:val="00E35A61"/>
    <w:rsid w:val="00E3656D"/>
    <w:rsid w:val="00ED01F7"/>
    <w:rsid w:val="00F10686"/>
    <w:rsid w:val="00F771F3"/>
    <w:rsid w:val="00FA157F"/>
    <w:rsid w:val="00FF5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457B"/>
    <w:rPr>
      <w:color w:val="808080"/>
    </w:rPr>
  </w:style>
  <w:style w:type="paragraph" w:styleId="BalloonText">
    <w:name w:val="Balloon Text"/>
    <w:basedOn w:val="Normal"/>
    <w:link w:val="BalloonTextChar"/>
    <w:uiPriority w:val="99"/>
    <w:semiHidden/>
    <w:unhideWhenUsed/>
    <w:rsid w:val="00964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57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457B"/>
    <w:rPr>
      <w:color w:val="808080"/>
    </w:rPr>
  </w:style>
  <w:style w:type="paragraph" w:styleId="BalloonText">
    <w:name w:val="Balloon Text"/>
    <w:basedOn w:val="Normal"/>
    <w:link w:val="BalloonTextChar"/>
    <w:uiPriority w:val="99"/>
    <w:semiHidden/>
    <w:unhideWhenUsed/>
    <w:rsid w:val="009645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57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Pages>
  <Words>1558</Words>
  <Characters>8883</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Lab</dc:creator>
  <cp:lastModifiedBy>Nanda Lab</cp:lastModifiedBy>
  <cp:revision>60</cp:revision>
  <dcterms:created xsi:type="dcterms:W3CDTF">2012-12-13T20:36:00Z</dcterms:created>
  <dcterms:modified xsi:type="dcterms:W3CDTF">2012-12-13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1CXqftQy"/&gt;&lt;style id="http://www.zotero.org/styles/cell" hasBibliography="1" bibliographyStyleHasBeenSet="0"/&gt;&lt;prefs&gt;&lt;pref name="fieldType" value="Field"/&gt;&lt;pref name="storeReferences" value="tr</vt:lpwstr>
  </property>
  <property fmtid="{D5CDD505-2E9C-101B-9397-08002B2CF9AE}" pid="3" name="ZOTERO_PREF_2">
    <vt:lpwstr>ue"/&gt;&lt;pref name="noteType" value="0"/&gt;&lt;/prefs&gt;&lt;/data&gt;</vt:lpwstr>
  </property>
</Properties>
</file>